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5FF6" w:rsidRDefault="00FB5FF6" w:rsidP="001069A2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r w:rsidRPr="001069A2">
        <w:rPr>
          <w:rFonts w:ascii="Times New Roman" w:hAnsi="Times New Roman" w:cs="Times New Roman"/>
          <w:b/>
          <w:sz w:val="28"/>
          <w:szCs w:val="24"/>
        </w:rPr>
        <w:t>DAFTAR PUSTAKA</w:t>
      </w:r>
    </w:p>
    <w:p w:rsidR="008E14CE" w:rsidRPr="008E14CE" w:rsidRDefault="008E14CE" w:rsidP="001069A2">
      <w:pPr>
        <w:spacing w:line="360" w:lineRule="auto"/>
        <w:jc w:val="center"/>
        <w:rPr>
          <w:rFonts w:ascii="Times New Roman" w:hAnsi="Times New Roman" w:cs="Times New Roman"/>
          <w:b/>
          <w:sz w:val="20"/>
          <w:szCs w:val="24"/>
        </w:rPr>
      </w:pPr>
      <w:bookmarkStart w:id="0" w:name="_GoBack"/>
      <w:bookmarkEnd w:id="0"/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Harmen", "given" : "Hilma", "non-dropping-particle" : "", "parse-names" : false, "suffix" : "" }, { "dropping-particle" : "", "family" : "Darma", "given" : "Muhammad Tri", "non-dropping-particle" : "", "parse-names" : false, "suffix" : "" } ], "id" : "ITEM-1", "issue" : "2", "issued" : { "date-parts" : [ [ "2018" ] ] }, "title" : "Pengaruh Talent Management dan Knowledge Management Terhadap Kinerja Karyawan PT . Perkebunan Nusantara II ( Survei Pada Kantor Direksi Tanjung Morawa ) itu dan", "type" : "article-journal", "volume" : "4" }, "uris" : [ "http://www.mendeley.com/documents/?uuid=dab9c015-5c34-4f02-bfd4-56a90049682b" ] } ], "mendeley" : { "formattedCitation" : "(Harmen &amp; Darma, 2018)", "plainTextFormattedCitation" : "(Harmen &amp; Darma, 2018)", "previouslyFormattedCitation" : "(Harmen &amp; Darma, 2018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Harmen &amp; Darma, 2018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Harmen, H., &amp; Darma, M. T. (2018). Pengaruh Talent Management dan Knowledge Management Terhadap Kinerja Karyawan PT . Perkebunan Nusantara II ( Survei Pada Kantor Direksi Tanjung Morawa ) itu dan, </w:t>
      </w:r>
      <w:r w:rsidRPr="001069A2">
        <w:rPr>
          <w:i/>
          <w:iCs/>
          <w:noProof/>
          <w:sz w:val="24"/>
          <w:szCs w:val="24"/>
        </w:rPr>
        <w:t>4</w:t>
      </w:r>
      <w:r w:rsidRPr="001069A2">
        <w:rPr>
          <w:noProof/>
          <w:sz w:val="24"/>
          <w:szCs w:val="24"/>
        </w:rPr>
        <w:t>(2)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Hendini", "given" : "Ade", "non-dropping-particle" : "", "parse-names" : false, "suffix" : "" } ], "id" : "ITEM-1", "issue" : "2", "issued" : { "date-parts" : [ [ "2016" ] ] }, "page" : "107-116", "title" : "No Title", "type" : "article-journal", "volume" : "IV" }, "uris" : [ "http://www.mendeley.com/documents/?uuid=d4c74be6-5d50-4e0d-a115-d8445ccd0864" ] } ], "mendeley" : { "formattedCitation" : "(Hendini, 2016)", "plainTextFormattedCitation" : "(Hendini, 2016)", "previouslyFormattedCitation" : "(Hendini, 2016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Hendini, 2016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Hendini, A. (2016). </w:t>
      </w:r>
      <w:r w:rsidRPr="001069A2">
        <w:rPr>
          <w:sz w:val="24"/>
          <w:szCs w:val="24"/>
        </w:rPr>
        <w:t>Pemodelan Uml Sistem Informasi Monitoring Penjualan Dan Stok Barang (Studi Kasus: Distro Zhezha Pontianak)</w:t>
      </w:r>
      <w:r w:rsidRPr="001069A2">
        <w:rPr>
          <w:noProof/>
          <w:sz w:val="24"/>
          <w:szCs w:val="24"/>
        </w:rPr>
        <w:t xml:space="preserve">, </w:t>
      </w:r>
      <w:r w:rsidRPr="001069A2">
        <w:rPr>
          <w:i/>
          <w:iCs/>
          <w:noProof/>
          <w:sz w:val="24"/>
          <w:szCs w:val="24"/>
        </w:rPr>
        <w:t>Iv</w:t>
      </w:r>
      <w:r w:rsidRPr="001069A2">
        <w:rPr>
          <w:noProof/>
          <w:sz w:val="24"/>
          <w:szCs w:val="24"/>
        </w:rPr>
        <w:t>(2), 107–116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Januari", "given" : "Cindi Ismi", "non-dropping-particle" : "", "parse-names" : false, "suffix" : "" } ], "id" : "ITEM-1", "issue" : "2", "issued" : { "date-parts" : [ [ "0" ] ] }, "page" : "1-8", "title" : "PRESTASI KERJA ( Studi pada Karyawan PT . Telekomunikasi Indonesia , Tbk Wilayah Malang )", "type" : "article-journal", "volume" : "24" }, "uris" : [ "http://www.mendeley.com/documents/?uuid=8c77f4df-7601-44c3-af6c-eaa22f5c4945" ] } ], "mendeley" : { "formattedCitation" : "(Januari, n.d.)", "plainTextFormattedCitation" : "(Januari, n.d.)", "previouslyFormattedCitation" : "(Januari, n.d.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Januari, N.D.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Januari, C. I. (N.D.). Prestasi Kerja ( Studi Pada Karyawan Pt . Telekomunikasi Indonesia , Tbk Wilayah Malang ), </w:t>
      </w:r>
      <w:r w:rsidRPr="001069A2">
        <w:rPr>
          <w:i/>
          <w:iCs/>
          <w:noProof/>
          <w:sz w:val="24"/>
          <w:szCs w:val="24"/>
        </w:rPr>
        <w:t>24</w:t>
      </w:r>
      <w:r w:rsidRPr="001069A2">
        <w:rPr>
          <w:noProof/>
          <w:sz w:val="24"/>
          <w:szCs w:val="24"/>
        </w:rPr>
        <w:t>(2), 1–8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Made", "given" : "I Dewa", "non-dropping-particle" : "", "parse-names" : false, "suffix" : "" }, { "dropping-particle" : "", "family" : "Baskara", "given" : "Adi", "non-dropping-particle" : "", "parse-names" : false, "suffix" : "" }, { "dropping-particle" : "", "family" : "Nurudin", "given" : "Muhamad", "non-dropping-particle" : "", "parse-names" : false, "suffix" : "" }, { "dropping-particle" : "", "family" : "Pakerisan", "given" : "Jl Tukad", "non-dropping-particle" : "", "parse-names" : false, "suffix" : "" } ], "id" : "ITEM-1", "issued" : { "date-parts" : [ [ "2013" ] ] }, "page" : "2-4", "title" : "PENERAPAN OLAP UNTUK MONITORING KINERJA PERUSAHAAN", "type" : "article-journal" }, "uris" : [ "http://www.mendeley.com/documents/?uuid=b8b7d1f7-eff4-47ba-b1e2-832132170005" ] } ], "mendeley" : { "formattedCitation" : "(Made, Baskara, Nurudin, &amp; Pakerisan, 2013)", "plainTextFormattedCitation" : "(Made, Baskara, Nurudin, &amp; Pakerisan, 2013)", "previouslyFormattedCitation" : "(Made, Baskara, Nurudin, &amp; Pakerisan, 2013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Made, Baskara, Nurudin, &amp; Pakerisan, 2013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Made, I. D., Baskara, A., Nurudin, M., &amp; Pakerisan, J. T. (2013). Penerapan Olap Untuk Monitoring Kinerja Perusahaan, 2–4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Astuti", "given" : "Puspita Dwi", "non-dropping-particle" : "", "parse-names" : false, "suffix" : "" } ], "id" : "ITEM-1", "issue" : "4", "issued" : { "date-parts" : [ [ "2011" ] ] }, "page" : "34-39", "title" : "Sistem Informasi Penjualan Obat Pada Apotek Jati Farma Arjosari", "type" : "article-journal", "volume" : "3" }, "uris" : [ "http://www.mendeley.com/documents/?uuid=e63b58af-017a-4f4d-ba6d-32343958e443" ] } ], "mendeley" : { "formattedCitation" : "(Astuti, 2011)", "plainTextFormattedCitation" : "(Astuti, 2011)", "previouslyFormattedCitation" : "(Astuti, 2011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Astuti, 2011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Astuti, P. D. (2011). Sistem Informasi Penjualan Obat Pada Apotek Jati Farma Arjosari, </w:t>
      </w:r>
      <w:r w:rsidRPr="001069A2">
        <w:rPr>
          <w:i/>
          <w:iCs/>
          <w:noProof/>
          <w:sz w:val="24"/>
          <w:szCs w:val="24"/>
        </w:rPr>
        <w:t>3</w:t>
      </w:r>
      <w:r w:rsidRPr="001069A2">
        <w:rPr>
          <w:noProof/>
          <w:sz w:val="24"/>
          <w:szCs w:val="24"/>
        </w:rPr>
        <w:t>(4), 34–39.</w:t>
      </w:r>
    </w:p>
    <w:p w:rsidR="002D645B" w:rsidRPr="003656B4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sz w:val="24"/>
          <w:szCs w:val="24"/>
        </w:rPr>
      </w:pPr>
      <w:r w:rsidRPr="001069A2">
        <w:fldChar w:fldCharType="end"/>
      </w: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>ADDIN CSL_CITATION { "citationItems" : [ { "id" : "ITEM-1", "itemData" : { "author" : [ { "dropping-particle" : "", "family" : "Darmajaya", "given" : "Semnas I I B", "non-dropping-particle" : "", "parse-names" : false, "suffix" : "" }, { "dropping-particle" : "", "family" : "Lampung", "given" : "D I Bandar", "non-dropping-particle" : "", "parse-names" : false, "suffix" : "" } ], "id" : "ITEM-1", "issued" : { "date-parts" : [ [ "2017" ] ] }, "page" : "187-194", "title" : "PERANCANGAN SISTEM E-DOCUMENT ADMINISTRASI LOGBOOK PENELITIAN PADA UNIT LAYANAN", "type" : "article-journal" }, "uris" : [ "http://www.mendeley.com/documents/?uuid=c1ae29bb-3fbe-4c38-9543-60aa6b41ed78" ] } ], "mendeley" : { "formattedCitation" : "(Darmajaya &amp; Lampung, 2017)", "plainTextFormattedCitation" : "(Darmajaya &amp; Lampung, 2017)", "previouslyFormattedCitation" : "(Darmajaya &amp; Lampung, 2017)" }, "properties" : {  }, "schema" : "https://github.com/citation-style-language/schema/raw/master/csl-citation.json" }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>(Darmajaya &amp; Lampung, 2017)</w:t>
      </w:r>
      <w:r w:rsidRPr="003656B4">
        <w:rPr>
          <w:sz w:val="24"/>
          <w:szCs w:val="24"/>
        </w:rPr>
        <w:fldChar w:fldCharType="end"/>
      </w: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 xml:space="preserve">ADDIN Mendeley Bibliography CSL_BIBLIOGRAPHY 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>Darmajaya, S. I. I. B., &amp; Lampung, D. I. B. (2017). Perancangan Sistem E-Document Administrasi Logbook Penelitian Pada Unit Layanan, 187–194.</w:t>
      </w:r>
    </w:p>
    <w:p w:rsidR="002D645B" w:rsidRPr="003656B4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>ADDIN CSL_CITATION { "citationItems" : [ { "id" : "ITEM-1", "itemData" : { "author" : [ { "dropping-particle" : "", "family" : "Ayudiarini", "given" : "Natassia", "non-dropping-particle" : "", "parse-names" : false, "suffix" : "" } ], "id" : "ITEM-1", "issued" : { "date-parts" : [ [ "1998" ] ] }, "page" : "1-16", "title" : "No Title", "type" : "article-journal" }, "uris" : [ "http://www.mendeley.com/documents/?uuid=9d8fc17f-a018-4ca8-a772-0e870ee2420e" ] } ], "mendeley" : { "formattedCitation" : "(Ayudiarini, 1998)", "plainTextFormattedCitation" : "(Ayudiarini, 1998)", "previouslyFormattedCitation" : "(Ayudiarini, 1998)" }, "properties" : {  }, "schema" : "https://github.com/citation-style-language/schema/raw/master/csl-citation.json" }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 xml:space="preserve">(Ayudiarini, </w:t>
      </w:r>
      <w:r w:rsidRPr="003656B4">
        <w:rPr>
          <w:noProof/>
          <w:sz w:val="24"/>
          <w:szCs w:val="24"/>
          <w:lang w:val="id-ID"/>
        </w:rPr>
        <w:t>2014</w:t>
      </w:r>
      <w:r w:rsidRPr="003656B4">
        <w:rPr>
          <w:noProof/>
          <w:sz w:val="24"/>
          <w:szCs w:val="24"/>
        </w:rPr>
        <w:t>)</w:t>
      </w:r>
      <w:r w:rsidRPr="003656B4">
        <w:rPr>
          <w:sz w:val="24"/>
          <w:szCs w:val="24"/>
        </w:rPr>
        <w:fldChar w:fldCharType="end"/>
      </w: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 xml:space="preserve">ADDIN Mendeley Bibliography CSL_BIBLIOGRAPHY 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>Ayudiarini, N. (</w:t>
      </w:r>
      <w:r w:rsidRPr="003656B4">
        <w:rPr>
          <w:noProof/>
          <w:sz w:val="24"/>
          <w:szCs w:val="24"/>
          <w:lang w:val="id-ID"/>
        </w:rPr>
        <w:t>2014</w:t>
      </w:r>
      <w:r w:rsidRPr="003656B4">
        <w:rPr>
          <w:noProof/>
          <w:sz w:val="24"/>
          <w:szCs w:val="24"/>
        </w:rPr>
        <w:t>). Pengaruh Iklim Organisasi dan Pengembangan Karir Terhadap Kepuasan Kerja, 1–16.</w:t>
      </w:r>
    </w:p>
    <w:p w:rsidR="00E139D7" w:rsidRDefault="002D645B" w:rsidP="00E139D7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3656B4">
        <w:rPr>
          <w:sz w:val="24"/>
          <w:szCs w:val="24"/>
        </w:rPr>
        <w:fldChar w:fldCharType="end"/>
      </w:r>
      <w:r w:rsidRPr="003656B4">
        <w:rPr>
          <w:sz w:val="24"/>
          <w:szCs w:val="24"/>
        </w:rPr>
        <w:fldChar w:fldCharType="end"/>
      </w:r>
      <w:r w:rsidR="00E139D7" w:rsidRPr="00E139D7">
        <w:rPr>
          <w:sz w:val="24"/>
          <w:szCs w:val="24"/>
        </w:rPr>
        <w:t>Studi, P. et al. (2016) ‘Pemodelan UML Sistem Informasi Geografis Pasar Tradisional Kota Pekanbaru’, pp. 89–99.</w:t>
      </w:r>
    </w:p>
    <w:p w:rsidR="002D645B" w:rsidRPr="003656B4" w:rsidRDefault="002D645B" w:rsidP="00E139D7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>ADDIN CSL_CITATION { "citationItems" : [ { "id" : "ITEM-1", "itemData" : { "DOI" : "10.5430/ijhe.v6n6p106", "author" : [ { "dropping-particle" : "", "family" : "Shaughnessy", "given" : "S M O", "non-dropping-particle" : "", "parse-names" : false, "suffix" : "" }, { "dropping-particle" : "", "family" : "Skerritt", "given" : "C J", "non-dropping-particle" : "", "parse-names" : false, "suffix" : "" }, { "dropping-particle" : "", "family" : "Fitzgerald", "given" : "C W", "non-dropping-particle" : "", "parse-names" : false, "suffix" : "" }, { "dropping-particle" : "", "family" : "Irwin", "given" : "R", "non-dropping-particle" : "", "parse-names" : false, "suffix" : "" }, { "dropping-particle" : "", "family" : "Walsh", "given" : "F", "non-dropping-particle" : "", "parse-names" : false, "suffix" : "" } ], "id" : "ITEM-1", "issue" : "6", "issued" : { "date-parts" : [ [ "2017" ] ] }, "title" : "First Year Specialist Anaesthesia Training in Ireland : A Logbook Analysis", "type" : "article-journal", "volume" : "6" }, "uris" : [ "http://www.mendeley.com/documents/?uuid=545e6347-37ee-452f-8750-4300d4400570" ] } ], "mendeley" : { "formattedCitation" : "(Shaughnessy, Skerritt, Fitzgerald, Irwin, &amp; Walsh, 2017)", "plainTextFormattedCitation" : "(Shaughnessy, Skerritt, Fitzgerald, Irwin, &amp; Walsh, 2017)", "previouslyFormattedCitation" : "(Shaughnessy, Skerritt, Fitzgerald, Irwin, &amp; Walsh, 2017)" }, "properties" : {  }, "schema" : "https://github.com/citation-style-language/schema/raw/master/csl-citation.json" }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>(Shaughnessy, Skerritt, Fitzgerald, Irwin, &amp; Walsh, 2017)</w:t>
      </w:r>
      <w:r w:rsidRPr="003656B4">
        <w:rPr>
          <w:sz w:val="24"/>
          <w:szCs w:val="24"/>
        </w:rPr>
        <w:fldChar w:fldCharType="end"/>
      </w:r>
      <w:r w:rsidRPr="003656B4">
        <w:rPr>
          <w:sz w:val="24"/>
          <w:szCs w:val="24"/>
        </w:rPr>
        <w:fldChar w:fldCharType="begin" w:fldLock="1"/>
      </w:r>
      <w:r w:rsidRPr="003656B4">
        <w:rPr>
          <w:sz w:val="24"/>
          <w:szCs w:val="24"/>
        </w:rPr>
        <w:instrText xml:space="preserve">ADDIN Mendeley Bibliography CSL_BIBLIOGRAPHY </w:instrText>
      </w:r>
      <w:r w:rsidRPr="003656B4">
        <w:rPr>
          <w:sz w:val="24"/>
          <w:szCs w:val="24"/>
        </w:rPr>
        <w:fldChar w:fldCharType="separate"/>
      </w:r>
      <w:r w:rsidRPr="003656B4">
        <w:rPr>
          <w:noProof/>
          <w:sz w:val="24"/>
          <w:szCs w:val="24"/>
        </w:rPr>
        <w:t xml:space="preserve">Shaughnessy, S. M. O., Skerritt, C. J., Fitzgerald, C. W., Irwin, R., &amp; Walsh, F. (2017). First Year Specialist Anaesthesia Training in Ireland : A Logbook Analysis, </w:t>
      </w:r>
      <w:r w:rsidRPr="003656B4">
        <w:rPr>
          <w:i/>
          <w:iCs/>
          <w:noProof/>
          <w:sz w:val="24"/>
          <w:szCs w:val="24"/>
        </w:rPr>
        <w:t>6</w:t>
      </w:r>
      <w:r w:rsidRPr="003656B4">
        <w:rPr>
          <w:noProof/>
          <w:sz w:val="24"/>
          <w:szCs w:val="24"/>
        </w:rPr>
        <w:t>(6). https://doi.org/10.5430/ijhe.v6n6p106</w:t>
      </w:r>
    </w:p>
    <w:p w:rsidR="002D645B" w:rsidRPr="003327B8" w:rsidRDefault="002D645B" w:rsidP="00E139D7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sz w:val="24"/>
          <w:szCs w:val="24"/>
        </w:rPr>
      </w:pPr>
      <w:r w:rsidRPr="003656B4">
        <w:rPr>
          <w:sz w:val="24"/>
          <w:szCs w:val="24"/>
        </w:rPr>
        <w:fldChar w:fldCharType="end"/>
      </w:r>
      <w:r w:rsidRPr="003327B8">
        <w:rPr>
          <w:sz w:val="24"/>
          <w:szCs w:val="24"/>
        </w:rPr>
        <w:fldChar w:fldCharType="begin" w:fldLock="1"/>
      </w:r>
      <w:r w:rsidRPr="003327B8">
        <w:rPr>
          <w:sz w:val="24"/>
          <w:szCs w:val="24"/>
        </w:rPr>
        <w:instrText>ADDIN CSL_CITATION { "citationItems" : [ { "id" : "ITEM-1", "itemData" : { "DOI" : "10.1016/j.fusengdes.2010.03.003", "ISSN" : "0920-3796", "author" : [ { "dropping-particle" : "", "family" : "Baek", "given" : "Sulhee", "non-dropping-particle" : "", "parse-names" : false, "suffix" : "" }, { "dropping-particle" : "", "family" : "Lee", "given" : "Sangil", "non-dropping-particle" : "", "parse-names" : false, "suffix" : "" }, { "dropping-particle" : "", "family" : "Park", "given" : "Mikyung", "non-dropping-particle" : "", "parse-names" : false, "suffix" : "" }, { "dropping-particle" : "", "family" : "Kim", "given" : "Woong Chae", "non-dropping-particle" : "", "parse-names" : false, "suffix" : "" }, { "dropping-particle" : "", "family" : "Oh", "given" : "Yeong-kook", "non-dropping-particle" : "", "parse-names" : false, "suffix" : "" }, { "dropping-particle" : "", "family" : "Na", "given" : "Hoonkyun", "non-dropping-particle" : "", "parse-names" : false, "suffix" : "" }, { "dropping-particle" : "", "family" : "Kwon", "given" : "Myeun", "non-dropping-particle" : "", "parse-names" : false, "suffix" : "" } ], "container-title" : "Fusion Engineering and Design", "id" : "ITEM-1", "issue" : "3-4", "issued" : { "date-parts" : [ [ "2010" ] ] }, "page" : "487-490", "publisher" : "Elsevier B.V.", "title" : "Electronic logbook development for the KSTAR commissioning", "type" : "article-journal", "volume" : "85" }, "uris" : [ "http://www.mendeley.com/documents/?uuid=05452079-46bb-4709-b2b0-e8f7278278cd" ] } ], "mendeley" : { "formattedCitation" : "(Baek et al., 2010)", "plainTextFormattedCitation" : "(Baek et al., 2010)", "previouslyFormattedCitation" : "(Baek et al., 2010)" }, "properties" : {  }, "schema" : "https://github.com/citation-style-language/schema/raw/master/csl-citation.json" }</w:instrText>
      </w:r>
      <w:r w:rsidRPr="003327B8">
        <w:rPr>
          <w:sz w:val="24"/>
          <w:szCs w:val="24"/>
        </w:rPr>
        <w:fldChar w:fldCharType="separate"/>
      </w:r>
      <w:r w:rsidRPr="003327B8">
        <w:rPr>
          <w:noProof/>
          <w:sz w:val="24"/>
          <w:szCs w:val="24"/>
        </w:rPr>
        <w:t>(Baek et al., 2014)</w:t>
      </w:r>
      <w:r w:rsidRPr="003327B8">
        <w:rPr>
          <w:sz w:val="24"/>
          <w:szCs w:val="24"/>
        </w:rPr>
        <w:fldChar w:fldCharType="end"/>
      </w:r>
      <w:r w:rsidRPr="003327B8">
        <w:rPr>
          <w:sz w:val="24"/>
          <w:szCs w:val="24"/>
        </w:rPr>
        <w:fldChar w:fldCharType="begin" w:fldLock="1"/>
      </w:r>
      <w:r w:rsidRPr="003327B8">
        <w:rPr>
          <w:sz w:val="24"/>
          <w:szCs w:val="24"/>
        </w:rPr>
        <w:instrText xml:space="preserve">ADDIN Mendeley Bibliography CSL_BIBLIOGRAPHY </w:instrText>
      </w:r>
      <w:r w:rsidRPr="003327B8">
        <w:rPr>
          <w:sz w:val="24"/>
          <w:szCs w:val="24"/>
        </w:rPr>
        <w:fldChar w:fldCharType="separate"/>
      </w:r>
      <w:r w:rsidRPr="003327B8">
        <w:rPr>
          <w:noProof/>
          <w:sz w:val="24"/>
          <w:szCs w:val="24"/>
        </w:rPr>
        <w:t xml:space="preserve">Baek, S., Lee, S., Park, M., Kim, W. C., Oh, Y., Na, H., &amp; Kwon, M. (2014). Electronic logbook development for the KSTAR commissioning. </w:t>
      </w:r>
      <w:r w:rsidRPr="003327B8">
        <w:rPr>
          <w:i/>
          <w:iCs/>
          <w:noProof/>
          <w:sz w:val="24"/>
          <w:szCs w:val="24"/>
        </w:rPr>
        <w:t>Fusion Engineering and Design</w:t>
      </w:r>
      <w:r w:rsidRPr="003327B8">
        <w:rPr>
          <w:noProof/>
          <w:sz w:val="24"/>
          <w:szCs w:val="24"/>
        </w:rPr>
        <w:t xml:space="preserve">, </w:t>
      </w:r>
      <w:r w:rsidRPr="003327B8">
        <w:rPr>
          <w:i/>
          <w:iCs/>
          <w:noProof/>
          <w:sz w:val="24"/>
          <w:szCs w:val="24"/>
        </w:rPr>
        <w:t>85</w:t>
      </w:r>
      <w:r w:rsidRPr="003327B8">
        <w:rPr>
          <w:noProof/>
          <w:sz w:val="24"/>
          <w:szCs w:val="24"/>
        </w:rPr>
        <w:t>(3–4), 487–490. https://doi.org/10.1016/j.fusengdes.2010.03.003</w:t>
      </w:r>
    </w:p>
    <w:p w:rsidR="002D645B" w:rsidRDefault="002D645B" w:rsidP="00E139D7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3327B8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DOI" : "10.1016/j.hrmr.2015.04.005", "ISSN" : "1053-4822", "author" : [ { "dropping-particle" : "", "family" : "Collings", "given" : "David G", "non-dropping-particle" : "", "parse-names" : false, "suffix" : "" }, { "dropping-particle" : "", "family" : "Scullion", "given" : "Hugh", "non-dropping-particle" : "", "parse-names" : false, "suffix" : "" }, { "dropping-particle" : "", "family" : "Vaiman", "given" : "Vlad", "non-dropping-particle" : "", "parse-names" : false, "suffix" : "" } ], "container-title" : "Human Resource Management Review", "id" : "ITEM-1", "issued" : { "date-parts" : [ [ "2015" ] ] }, "page" : "4-6", "publisher" : "Elsevier Inc.", "title" : "Human Resource Management Review Talent management : Progress and prospects", "type" : "article-journal" }, "uris" : [ "http://www.mendeley.com/documents/?uuid=0e0d759b-ac73-493c-a808-6edac6ccfe46" ] } ], "mendeley" : { "formattedCitation" : "(Collings, Scullion, &amp; Vaiman, 2015)", "plainTextFormattedCitation" : "(Collings, Scullion, &amp; Vaiman, 2015)", "previouslyFormattedCitation" : "(Collings, Scullion, &amp; Vaiman, 2015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Collings, Scullion, &amp; Vaiman, 2015)</w:t>
      </w:r>
      <w:r w:rsidRPr="001069A2">
        <w:rPr>
          <w:sz w:val="24"/>
          <w:szCs w:val="24"/>
        </w:rPr>
        <w:fldChar w:fldCharType="end"/>
      </w:r>
      <w:r w:rsidRPr="008A1AB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8A1AB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Collings, D. G., Scullion, H., &amp; Vaiman, V. (2015). Human Resource Management Review Talent management : Progress and prospects. </w:t>
      </w:r>
      <w:r w:rsidRPr="001069A2">
        <w:rPr>
          <w:i/>
          <w:iCs/>
          <w:noProof/>
          <w:sz w:val="24"/>
          <w:szCs w:val="24"/>
        </w:rPr>
        <w:t>Human Resource Management Review</w:t>
      </w:r>
      <w:r w:rsidRPr="001069A2">
        <w:rPr>
          <w:noProof/>
          <w:sz w:val="24"/>
          <w:szCs w:val="24"/>
        </w:rPr>
        <w:t>, 4–6. https://doi.org/10.1016/j.hrmr.2015.04.005</w:t>
      </w:r>
    </w:p>
    <w:p w:rsidR="002D645B" w:rsidRPr="00390466" w:rsidRDefault="002D645B" w:rsidP="00E139D7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390466">
        <w:rPr>
          <w:sz w:val="24"/>
          <w:szCs w:val="24"/>
        </w:rPr>
        <w:fldChar w:fldCharType="begin" w:fldLock="1"/>
      </w:r>
      <w:r w:rsidRPr="00390466">
        <w:rPr>
          <w:sz w:val="24"/>
          <w:szCs w:val="24"/>
        </w:rPr>
        <w:instrText>ADDIN CSL_CITATION { "citationItems" : [ { "id" : "ITEM-1", "itemData" : { "DOI" : "10.1016/j.sbspro.2016.05.090", "author" : [ { "dropping-particle" : "", "family" : "Rusu", "given" : "Gabriela", "non-dropping-particle" : "", "parse-names" : false, "suffix" : "" }, { "dropping-particle" : "", "family" : "Avasilc", "given" : "Silvia", "non-dropping-particle" : "", "parse-names" : false, "suffix" : "" }, { "dropping-particle" : "", "family" : "Hu", "given" : "Carmen- Aida", "non-dropping-particle" : "", "parse-names" : false, "suffix" : "" } ], "id" : "ITEM-1", "issued" : { "date-parts" : [ [ "2016" ] ] }, "page" : "57-65", "title" : "Organizational Context Factors Influencing Employee Performance Appraisal : A Research Framework", "type" : "article-journal", "volume" : "221" }, "uris" : [ "http://www.mendeley.com/documents/?uuid=e62e3976-71f8-4dff-a82d-878b1dfd2ef4" ] } ], "mendeley" : { "formattedCitation" : "(Rusu, Avasilc, &amp; Hu, 2016)", "plainTextFormattedCitation" : "(Rusu, Avasilc, &amp; Hu, 2016)", "previouslyFormattedCitation" : "(Rusu, Avasilc, &amp; Hu, 2016)" }, "properties" : {  }, "schema" : "https://github.com/citation-style-language/schema/raw/master/csl-citation.json" }</w:instrText>
      </w:r>
      <w:r w:rsidRPr="00390466">
        <w:rPr>
          <w:sz w:val="24"/>
          <w:szCs w:val="24"/>
        </w:rPr>
        <w:fldChar w:fldCharType="separate"/>
      </w:r>
      <w:r w:rsidRPr="00390466">
        <w:rPr>
          <w:noProof/>
          <w:sz w:val="24"/>
          <w:szCs w:val="24"/>
        </w:rPr>
        <w:t>(Rusu, Avasilc, &amp; Hu, 2016)</w:t>
      </w:r>
      <w:r w:rsidRPr="00390466">
        <w:rPr>
          <w:sz w:val="24"/>
          <w:szCs w:val="24"/>
        </w:rPr>
        <w:fldChar w:fldCharType="end"/>
      </w:r>
      <w:r w:rsidRPr="008A1AB2">
        <w:rPr>
          <w:sz w:val="24"/>
          <w:szCs w:val="24"/>
        </w:rPr>
        <w:fldChar w:fldCharType="begin" w:fldLock="1"/>
      </w:r>
      <w:r w:rsidRPr="00390466">
        <w:rPr>
          <w:sz w:val="24"/>
          <w:szCs w:val="24"/>
        </w:rPr>
        <w:instrText xml:space="preserve">ADDIN Mendeley Bibliography CSL_BIBLIOGRAPHY </w:instrText>
      </w:r>
      <w:r w:rsidRPr="008A1AB2">
        <w:rPr>
          <w:sz w:val="24"/>
          <w:szCs w:val="24"/>
        </w:rPr>
        <w:fldChar w:fldCharType="separate"/>
      </w:r>
      <w:r w:rsidRPr="00390466">
        <w:rPr>
          <w:noProof/>
          <w:sz w:val="24"/>
          <w:szCs w:val="24"/>
        </w:rPr>
        <w:t xml:space="preserve">Rusu, G., Avasilc, S., &amp; Hu, C.-A. (2016). Organizational Context Factors Influencing Employee Performance Appraisal : A Research Framework, </w:t>
      </w:r>
      <w:r w:rsidRPr="00390466">
        <w:rPr>
          <w:i/>
          <w:iCs/>
          <w:noProof/>
          <w:sz w:val="24"/>
          <w:szCs w:val="24"/>
        </w:rPr>
        <w:lastRenderedPageBreak/>
        <w:t>221</w:t>
      </w:r>
      <w:r w:rsidRPr="00390466">
        <w:rPr>
          <w:noProof/>
          <w:sz w:val="24"/>
          <w:szCs w:val="24"/>
        </w:rPr>
        <w:t>, 57–65. https://doi.org/10.1016/j.sbspro.2016.05.090</w:t>
      </w:r>
    </w:p>
    <w:p w:rsidR="002D645B" w:rsidRPr="008A1AB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8A1AB2">
        <w:rPr>
          <w:sz w:val="24"/>
          <w:szCs w:val="24"/>
        </w:rPr>
        <w:fldChar w:fldCharType="end"/>
      </w:r>
      <w:r w:rsidRPr="008A1AB2">
        <w:rPr>
          <w:sz w:val="24"/>
          <w:szCs w:val="24"/>
        </w:rPr>
        <w:fldChar w:fldCharType="end"/>
      </w:r>
      <w:r w:rsidRPr="008A1AB2">
        <w:rPr>
          <w:sz w:val="24"/>
          <w:szCs w:val="24"/>
        </w:rPr>
        <w:fldChar w:fldCharType="begin" w:fldLock="1"/>
      </w:r>
      <w:r w:rsidRPr="008A1AB2">
        <w:rPr>
          <w:sz w:val="24"/>
          <w:szCs w:val="24"/>
        </w:rPr>
        <w:instrText>ADDIN CSL_CITATION { "citationItems" : [ { "id" : "ITEM-1", "itemData" : { "DOI" : "10.1108/JOEPP-12-2017-070", "author" : [ { "dropping-particle" : "", "family" : "Vaiman", "given" : "Vlad", "non-dropping-particle" : "", "parse-names" : false, "suffix" : "" }, { "dropping-particle" : "", "family" : "Collings", "given" : "David G", "non-dropping-particle" : "", "parse-names" : false, "suffix" : "" }, { "dropping-particle" : "", "family" : "Scullion", "given" : "Hugh", "non-dropping-particle" : "", "parse-names" : false, "suffix" : "" } ], "id" : "ITEM-1", "issued" : { "date-parts" : [ [ "2017" ] ] }, "title" : "Journal of Organizational Effectiveness: People and Performance", "type" : "article-journal" }, "uris" : [ "http://www.mendeley.com/documents/?uuid=e7a559cd-45e2-4e38-bf76-7fa2453d7beb" ] } ], "mendeley" : { "formattedCitation" : "(Vaiman, Collings, &amp; Scullion, 2017)", "plainTextFormattedCitation" : "(Vaiman, Collings, &amp; Scullion, 2017)", "previouslyFormattedCitation" : "(Vaiman, Collings, &amp; Scullion, 2017)" }, "properties" : {  }, "schema" : "https://github.com/citation-style-language/schema/raw/master/csl-citation.json" }</w:instrText>
      </w:r>
      <w:r w:rsidRPr="008A1AB2">
        <w:rPr>
          <w:sz w:val="24"/>
          <w:szCs w:val="24"/>
        </w:rPr>
        <w:fldChar w:fldCharType="separate"/>
      </w:r>
      <w:r w:rsidRPr="008A1AB2">
        <w:rPr>
          <w:noProof/>
          <w:sz w:val="24"/>
          <w:szCs w:val="24"/>
        </w:rPr>
        <w:t>(Vaiman, Collings, &amp; Scullion, 2017)</w:t>
      </w:r>
      <w:r w:rsidRPr="008A1AB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8A1AB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8A1AB2">
        <w:rPr>
          <w:noProof/>
          <w:sz w:val="24"/>
          <w:szCs w:val="24"/>
        </w:rPr>
        <w:t>Vaiman, V., Collings, D. G., &amp; Scullion, H. (2017). Journal of Organizational Effectiveness: People and Performance. https://doi.org/10.1108/JOEPP-12-2017-070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DOI" : "10.1016/j.sbspro.2015.11.333", "ISBN" : "4204660363", "ISSN" : "1877-0428", "author" : [ { "dropping-particle" : "", "family" : "Kostalova", "given" : "Jana", "non-dropping-particle" : "", "parse-names" : false, "suffix" : "" }, { "dropping-particle" : "", "family" : "Tetrevova", "given" : "Libena", "non-dropping-particle" : "", "parse-names" : false, "suffix" : "" }, { "dropping-particle" : "", "family" : "Svedik", "given" : "Jan", "non-dropping-particle" : "", "parse-names" : false, "suffix" : "" } ], "container-title" : "Procedia - Social and Behavioral Sciences", "id" : "ITEM-1", "issued" : { "date-parts" : [ [ "2015" ] ] }, "page" : "96-104", "publisher" : "Elsevier B.V.", "title" : "Support of Project Management Methods by Project Management Information System", "type" : "article-journal", "volume" : "210" }, "uris" : [ "http://www.mendeley.com/documents/?uuid=d2c5c644-5407-4ec0-a8fa-844bdd4dc64c" ] } ], "mendeley" : { "formattedCitation" : "(Kostalova, Tetrevova, &amp; Svedik, 2015)", "plainTextFormattedCitation" : "(Kostalova, Tetrevova, &amp; Svedik, 2015)", "previouslyFormattedCitation" : "(Kostalova, Tetrevova, &amp; Svedik, 2015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Kostalova, Tetrevova, &amp; Svedik, 2015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Kostalova, J., Tetrevova, L., &amp; Svedik, J. (2015). Support of Project Management Methods by Project Management Information System. </w:t>
      </w:r>
      <w:r w:rsidRPr="001069A2">
        <w:rPr>
          <w:i/>
          <w:iCs/>
          <w:noProof/>
          <w:sz w:val="24"/>
          <w:szCs w:val="24"/>
        </w:rPr>
        <w:t>Procedia - Social and Behavioral Sciences</w:t>
      </w:r>
      <w:r w:rsidRPr="001069A2">
        <w:rPr>
          <w:noProof/>
          <w:sz w:val="24"/>
          <w:szCs w:val="24"/>
        </w:rPr>
        <w:t xml:space="preserve">, </w:t>
      </w:r>
      <w:r w:rsidRPr="001069A2">
        <w:rPr>
          <w:i/>
          <w:iCs/>
          <w:noProof/>
          <w:sz w:val="24"/>
          <w:szCs w:val="24"/>
        </w:rPr>
        <w:t>210</w:t>
      </w:r>
      <w:r w:rsidRPr="001069A2">
        <w:rPr>
          <w:noProof/>
          <w:sz w:val="24"/>
          <w:szCs w:val="24"/>
        </w:rPr>
        <w:t>, 96–104. https://doi.org/10.1016/j.sbspro.2015.11.333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Himawan", "given" : "Albert Kurnia", "non-dropping-particle" : "", "parse-names" : false, "suffix" : "" } ], "id" : "ITEM-1", "issue" : "20", "issued" : { "date-parts" : [ [ "2014" ] ] }, "page" : "6-11", "title" : "Performance Analysis Framework Codeigniter and CakePHP in Website Creation", "type" : "article-journal", "volume" : "94" }, "uris" : [ "http://www.mendeley.com/documents/?uuid=b4ec65c3-1b74-472f-a925-3e10090c929c" ] } ], "mendeley" : { "formattedCitation" : "(Himawan, 2014)", "plainTextFormattedCitation" : "(Himawan, 2014)", "previouslyFormattedCitation" : "(Himawan, 2014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Himawan, 2014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Himawan, A. K</w:t>
      </w:r>
      <w:r w:rsidRPr="001069A2">
        <w:rPr>
          <w:noProof/>
          <w:sz w:val="24"/>
          <w:szCs w:val="24"/>
          <w:lang w:val="id-ID"/>
        </w:rPr>
        <w:t>s</w:t>
      </w:r>
      <w:r w:rsidRPr="001069A2">
        <w:rPr>
          <w:noProof/>
          <w:sz w:val="24"/>
          <w:szCs w:val="24"/>
        </w:rPr>
        <w:t xml:space="preserve">. (2014). Performance Analysis Framework Codeigniter and CakePHP in Website Creation, </w:t>
      </w:r>
      <w:r w:rsidRPr="001069A2">
        <w:rPr>
          <w:i/>
          <w:iCs/>
          <w:noProof/>
          <w:sz w:val="24"/>
          <w:szCs w:val="24"/>
        </w:rPr>
        <w:t>94</w:t>
      </w:r>
      <w:r w:rsidRPr="001069A2">
        <w:rPr>
          <w:noProof/>
          <w:sz w:val="24"/>
          <w:szCs w:val="24"/>
        </w:rPr>
        <w:t>(20), 6–11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DOI" : "10.1080/14606925.2017.1352677", "ISSN" : "1460-6925", "author" : [ { "dropping-particle" : "", "family" : "Clemente", "given" : "Violeta", "non-dropping-particle" : "", "parse-names" : false, "suffix" : "" }, { "dropping-particle" : "", "family" : "Tschimmel", "given" : "Katja", "non-dropping-particle" : "", "parse-names" : false, "suffix" : "" }, { "dropping-particle" : "", "family" : "Vieira", "given" : "Rui", "non-dropping-particle" : "", "parse-names" : false, "suffix" : "" } ], "container-title" : "The Design Journal", "id" : "ITEM-1", "issue" : "December", "issued" : { "date-parts" : [ [ "2017" ] ] }, "page" : "S1530-S1542", "publisher" : "Routledge", "title" : "metaphor for product design education Why a Logbook ? A backpack journey as a metaphor for product design education", "type" : "article-journal", "volume" : "6925" }, "uris" : [ "http://www.mendeley.com/documents/?uuid=cc73b062-09e6-426d-ad70-2d1c8b56fea1" ] } ], "mendeley" : { "formattedCitation" : "(Clemente, Tschimmel, &amp; Vieira, 2017)", "plainTextFormattedCitation" : "(Clemente, Tschimmel, &amp; Vieira, 2017)", "previouslyFormattedCitation" : "(Clemente, Tschimmel, &amp; Vieira, 2017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Clemente, Tschimmel, &amp; Vieira, 2017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Clemente, V., Tschimmel, K., &amp; Vieira, R. (2017). metaphor for product design education Why a Logbook ? A backpack journey as a metaphor for product design education. </w:t>
      </w:r>
      <w:r w:rsidRPr="001069A2">
        <w:rPr>
          <w:i/>
          <w:iCs/>
          <w:noProof/>
          <w:sz w:val="24"/>
          <w:szCs w:val="24"/>
        </w:rPr>
        <w:t>The Design Journal</w:t>
      </w:r>
      <w:r w:rsidRPr="001069A2">
        <w:rPr>
          <w:noProof/>
          <w:sz w:val="24"/>
          <w:szCs w:val="24"/>
        </w:rPr>
        <w:t xml:space="preserve">, </w:t>
      </w:r>
      <w:r w:rsidRPr="001069A2">
        <w:rPr>
          <w:i/>
          <w:iCs/>
          <w:noProof/>
          <w:sz w:val="24"/>
          <w:szCs w:val="24"/>
        </w:rPr>
        <w:t>6925</w:t>
      </w:r>
      <w:r w:rsidRPr="001069A2">
        <w:rPr>
          <w:noProof/>
          <w:sz w:val="24"/>
          <w:szCs w:val="24"/>
        </w:rPr>
        <w:t>(December), S1530–S1542. https://doi.org/10.1080/14606925.2017.1352677</w:t>
      </w:r>
    </w:p>
    <w:p w:rsidR="00B613CF" w:rsidRPr="00B613CF" w:rsidRDefault="002D645B" w:rsidP="00B613CF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="00B613CF" w:rsidRPr="00B613CF">
        <w:rPr>
          <w:sz w:val="24"/>
          <w:szCs w:val="24"/>
        </w:rPr>
        <w:fldChar w:fldCharType="begin" w:fldLock="1"/>
      </w:r>
      <w:r w:rsidR="00B613CF" w:rsidRPr="00B613CF">
        <w:rPr>
          <w:sz w:val="24"/>
          <w:szCs w:val="24"/>
        </w:rPr>
        <w:instrText>ADDIN CSL_CITATION { "citationItems" : [ { "id" : "ITEM-1", "itemData" : { "author" : [ { "dropping-particle" : "", "family" : "Shaout", "given" : "Adnan", "non-dropping-particle" : "", "parse-names" : false, "suffix" : "" } ], "id" : "ITEM-1", "issue" : "05", "issued" : { "date-parts" : [ [ "2014" ] ] }, "page" : "966-979", "title" : "Performance Evaluation \u2013 Methods and Techniques Survey", "type" : "article-journal", "volume" : "03" }, "uris" : [ "http://www.mendeley.com/documents/?uuid=e678056d-47cf-4fb6-8cee-4e3203cc5d79" ] } ], "mendeley" : { "formattedCitation" : "(Shaout, 2014)", "plainTextFormattedCitation" : "(Shaout, 2014)", "previouslyFormattedCitation" : "(Shaout, 2014)" }, "properties" : {  }, "schema" : "https://github.com/citation-style-language/schema/raw/master/csl-citation.json" }</w:instrText>
      </w:r>
      <w:r w:rsidR="00B613CF" w:rsidRPr="00B613CF">
        <w:rPr>
          <w:sz w:val="24"/>
          <w:szCs w:val="24"/>
        </w:rPr>
        <w:fldChar w:fldCharType="separate"/>
      </w:r>
      <w:r w:rsidR="00B613CF" w:rsidRPr="00B613CF">
        <w:rPr>
          <w:noProof/>
          <w:sz w:val="24"/>
          <w:szCs w:val="24"/>
        </w:rPr>
        <w:t>(Shaout, 2014)</w:t>
      </w:r>
      <w:r w:rsidR="00B613CF" w:rsidRPr="00B613CF">
        <w:rPr>
          <w:sz w:val="24"/>
          <w:szCs w:val="24"/>
        </w:rPr>
        <w:fldChar w:fldCharType="end"/>
      </w:r>
      <w:r w:rsidR="00B613CF" w:rsidRPr="00B613CF">
        <w:rPr>
          <w:sz w:val="24"/>
          <w:szCs w:val="24"/>
        </w:rPr>
        <w:fldChar w:fldCharType="begin" w:fldLock="1"/>
      </w:r>
      <w:r w:rsidR="00B613CF" w:rsidRPr="00B613CF">
        <w:rPr>
          <w:sz w:val="24"/>
          <w:szCs w:val="24"/>
        </w:rPr>
        <w:instrText xml:space="preserve">ADDIN Mendeley Bibliography CSL_BIBLIOGRAPHY </w:instrText>
      </w:r>
      <w:r w:rsidR="00B613CF" w:rsidRPr="00B613CF">
        <w:rPr>
          <w:sz w:val="24"/>
          <w:szCs w:val="24"/>
        </w:rPr>
        <w:fldChar w:fldCharType="separate"/>
      </w:r>
      <w:r w:rsidR="00B613CF" w:rsidRPr="00B613CF">
        <w:rPr>
          <w:noProof/>
          <w:sz w:val="24"/>
          <w:szCs w:val="24"/>
        </w:rPr>
        <w:t xml:space="preserve">Shaout, A. (2014). Performance Evaluation – Methods and Techniques Survey, </w:t>
      </w:r>
      <w:r w:rsidR="00B613CF" w:rsidRPr="00B613CF">
        <w:rPr>
          <w:i/>
          <w:iCs/>
          <w:noProof/>
          <w:sz w:val="24"/>
          <w:szCs w:val="24"/>
        </w:rPr>
        <w:t>3</w:t>
      </w:r>
      <w:r w:rsidR="00B613CF" w:rsidRPr="00B613CF">
        <w:rPr>
          <w:noProof/>
          <w:sz w:val="24"/>
          <w:szCs w:val="24"/>
        </w:rPr>
        <w:t>(5), 966–979.</w:t>
      </w:r>
    </w:p>
    <w:p w:rsidR="002D645B" w:rsidRPr="001069A2" w:rsidRDefault="00B613CF" w:rsidP="00B613CF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B613CF">
        <w:rPr>
          <w:sz w:val="24"/>
          <w:szCs w:val="24"/>
        </w:rPr>
        <w:fldChar w:fldCharType="end"/>
      </w:r>
      <w:r w:rsidR="002D645B" w:rsidRPr="001069A2">
        <w:rPr>
          <w:sz w:val="24"/>
          <w:szCs w:val="24"/>
        </w:rPr>
        <w:fldChar w:fldCharType="begin" w:fldLock="1"/>
      </w:r>
      <w:r w:rsidR="002D645B" w:rsidRPr="001069A2">
        <w:rPr>
          <w:sz w:val="24"/>
          <w:szCs w:val="24"/>
        </w:rPr>
        <w:instrText>ADDIN CSL_CITATION { "citationItems" : [ { "id" : "ITEM-1", "itemData" : { "DOI" : "10.1016/j.hrmr.2015.04.002", "ISSN" : "1053-4822", "author" : [ { "dropping-particle" : "", "family" : "Sparrow", "given" : "Paul R", "non-dropping-particle" : "", "parse-names" : false, "suffix" : "" }, { "dropping-particle" : "", "family" : "Makram", "given" : "Heba", "non-dropping-particle" : "", "parse-names" : false, "suffix" : "" } ], "container-title" : "Human Resource Management Review", "id" : "ITEM-1", "issued" : { "date-parts" : [ [ "2015" ] ] }, "publisher" : "Elsevier Inc.", "title" : "Human Resource Management Review What is the value of talent management ? Building value-driven processes within a talent management architecture \u2606", "type" : "article-journal" }, "uris" : [ "http://www.mendeley.com/documents/?uuid=72748ddf-6450-4c1e-b1f4-3e5b2707bd67" ] } ], "mendeley" : { "formattedCitation" : "(Sparrow &amp; Makram, 2015)", "plainTextFormattedCitation" : "(Sparrow &amp; Makram, 2015)", "previouslyFormattedCitation" : "(Sparrow &amp; Makram, 2015)" }, "properties" : {  }, "schema" : "https://github.com/citation-style-language/schema/raw/master/csl-citation.json" }</w:instrText>
      </w:r>
      <w:r w:rsidR="002D645B" w:rsidRPr="001069A2">
        <w:rPr>
          <w:sz w:val="24"/>
          <w:szCs w:val="24"/>
        </w:rPr>
        <w:fldChar w:fldCharType="separate"/>
      </w:r>
      <w:r w:rsidR="002D645B" w:rsidRPr="001069A2">
        <w:rPr>
          <w:noProof/>
          <w:sz w:val="24"/>
          <w:szCs w:val="24"/>
        </w:rPr>
        <w:t>(Sparrow &amp; Makram, 2015)</w:t>
      </w:r>
      <w:r w:rsidR="002D645B" w:rsidRPr="001069A2">
        <w:rPr>
          <w:sz w:val="24"/>
          <w:szCs w:val="24"/>
        </w:rPr>
        <w:fldChar w:fldCharType="end"/>
      </w:r>
      <w:r w:rsidR="002D645B" w:rsidRPr="001069A2">
        <w:rPr>
          <w:sz w:val="24"/>
          <w:szCs w:val="24"/>
        </w:rPr>
        <w:fldChar w:fldCharType="begin" w:fldLock="1"/>
      </w:r>
      <w:r w:rsidR="002D645B" w:rsidRPr="001069A2">
        <w:rPr>
          <w:sz w:val="24"/>
          <w:szCs w:val="24"/>
        </w:rPr>
        <w:instrText xml:space="preserve">ADDIN Mendeley Bibliography CSL_BIBLIOGRAPHY </w:instrText>
      </w:r>
      <w:r w:rsidR="002D645B" w:rsidRPr="001069A2">
        <w:rPr>
          <w:sz w:val="24"/>
          <w:szCs w:val="24"/>
        </w:rPr>
        <w:fldChar w:fldCharType="separate"/>
      </w:r>
      <w:r w:rsidR="002D645B" w:rsidRPr="001069A2">
        <w:rPr>
          <w:noProof/>
          <w:sz w:val="24"/>
          <w:szCs w:val="24"/>
        </w:rPr>
        <w:t xml:space="preserve">Sparrow, P. R., &amp; Makram, H. (2015). Human Resource Management Review What is the value of talent management ? Building value-driven processes within a talent management architecture </w:t>
      </w:r>
      <w:r w:rsidR="002D645B" w:rsidRPr="001069A2">
        <w:rPr>
          <w:rFonts w:ascii="Segoe UI Symbol" w:hAnsi="Segoe UI Symbol" w:cs="Segoe UI Symbol"/>
          <w:noProof/>
          <w:sz w:val="24"/>
          <w:szCs w:val="24"/>
        </w:rPr>
        <w:t>☆</w:t>
      </w:r>
      <w:r w:rsidR="002D645B" w:rsidRPr="001069A2">
        <w:rPr>
          <w:noProof/>
          <w:sz w:val="24"/>
          <w:szCs w:val="24"/>
        </w:rPr>
        <w:t xml:space="preserve">. </w:t>
      </w:r>
      <w:r w:rsidR="002D645B" w:rsidRPr="001069A2">
        <w:rPr>
          <w:i/>
          <w:iCs/>
          <w:noProof/>
          <w:sz w:val="24"/>
          <w:szCs w:val="24"/>
        </w:rPr>
        <w:t>Human Resource Management Review</w:t>
      </w:r>
      <w:r w:rsidR="002D645B" w:rsidRPr="001069A2">
        <w:rPr>
          <w:noProof/>
          <w:sz w:val="24"/>
          <w:szCs w:val="24"/>
        </w:rPr>
        <w:t>. https://doi.org/10.1016/j.hrmr.2015.04.002</w:t>
      </w:r>
    </w:p>
    <w:p w:rsidR="002D645B" w:rsidRPr="001069A2" w:rsidRDefault="002D645B" w:rsidP="002D645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Banjarmasin", "given" : "Politeknik Negeri", "non-dropping-particle" : "", "parse-names" : false, "suffix" : "" } ], "id" : "ITEM-1", "issue" : "November", "issued" : { "date-parts" : [ [ "2017" ] ] }, "page" : "1-14", "title" : "A1", "type" : "article-journal", "volume" : "5662" }, "uris" : [ "http://www.mendeley.com/documents/?uuid=b8ec2022-c791-4554-8bb3-71a3735f6253" ] } ], "mendeley" : { "formattedCitation" : "(Banjarmasin, 2017)", "plainTextFormattedCitation" : "(Banjarmasin, 2017)", "previouslyFormattedCitation" : "(Banjarmasin, 2017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Banjarmasin, 2017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 xml:space="preserve">Banjarmasin, P. N. (2017). </w:t>
      </w:r>
      <w:r>
        <w:rPr>
          <w:noProof/>
          <w:sz w:val="24"/>
          <w:szCs w:val="24"/>
          <w:lang w:val="id-ID"/>
        </w:rPr>
        <w:t xml:space="preserve">Analisa dan Perancangan </w:t>
      </w:r>
      <w:r>
        <w:rPr>
          <w:sz w:val="24"/>
          <w:szCs w:val="24"/>
          <w:lang w:val="id-ID"/>
        </w:rPr>
        <w:t>S</w:t>
      </w:r>
      <w:r>
        <w:rPr>
          <w:sz w:val="24"/>
          <w:szCs w:val="24"/>
        </w:rPr>
        <w:t>istem Informasi M</w:t>
      </w:r>
      <w:r w:rsidRPr="008A1AB2">
        <w:rPr>
          <w:sz w:val="24"/>
          <w:szCs w:val="24"/>
        </w:rPr>
        <w:t>onitori</w:t>
      </w:r>
      <w:r w:rsidRPr="008A1AB2">
        <w:rPr>
          <w:sz w:val="24"/>
          <w:szCs w:val="24"/>
          <w:lang w:val="id-ID"/>
        </w:rPr>
        <w:t>n</w:t>
      </w:r>
      <w:r>
        <w:rPr>
          <w:sz w:val="24"/>
          <w:szCs w:val="24"/>
        </w:rPr>
        <w:t>g dan Evaluasi Program Kreativitas Mahasiswa Berbasis W</w:t>
      </w:r>
      <w:r w:rsidRPr="008A1AB2">
        <w:rPr>
          <w:sz w:val="24"/>
          <w:szCs w:val="24"/>
        </w:rPr>
        <w:t>eb di Fakultas Teknik UNESA</w:t>
      </w:r>
      <w:r>
        <w:rPr>
          <w:sz w:val="24"/>
          <w:szCs w:val="24"/>
          <w:lang w:val="id-ID"/>
        </w:rPr>
        <w:t>,</w:t>
      </w:r>
      <w:r w:rsidRPr="008A1AB2">
        <w:rPr>
          <w:noProof/>
          <w:sz w:val="24"/>
          <w:szCs w:val="24"/>
        </w:rPr>
        <w:t xml:space="preserve"> </w:t>
      </w:r>
      <w:r w:rsidRPr="001069A2">
        <w:rPr>
          <w:noProof/>
          <w:sz w:val="24"/>
          <w:szCs w:val="24"/>
        </w:rPr>
        <w:t xml:space="preserve">A1, </w:t>
      </w:r>
      <w:r w:rsidRPr="001069A2">
        <w:rPr>
          <w:i/>
          <w:iCs/>
          <w:noProof/>
          <w:sz w:val="24"/>
          <w:szCs w:val="24"/>
        </w:rPr>
        <w:t>5662</w:t>
      </w:r>
      <w:r w:rsidRPr="001069A2">
        <w:rPr>
          <w:noProof/>
          <w:sz w:val="24"/>
          <w:szCs w:val="24"/>
        </w:rPr>
        <w:t>(November), 1–14.</w:t>
      </w:r>
    </w:p>
    <w:p w:rsidR="002D645B" w:rsidRPr="001069A2" w:rsidRDefault="002D645B" w:rsidP="002D645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noProof/>
          <w:sz w:val="24"/>
          <w:szCs w:val="24"/>
        </w:rPr>
        <w:fldChar w:fldCharType="begin" w:fldLock="1"/>
      </w:r>
      <w:r w:rsidRPr="001069A2">
        <w:rPr>
          <w:noProof/>
          <w:sz w:val="24"/>
          <w:szCs w:val="24"/>
        </w:rPr>
        <w:instrText>ADDIN CSL_CITATION { "citationItems" : [ { "id" : "ITEM-1", "itemData" : { "author" : [ { "dropping-particle" : "", "family" : "Darmajaya", "given" : "Semnas I I B", "non-dropping-particle" : "", "parse-names" : false, "suffix" : "" }, { "dropping-particle" : "", "family" : "Lampung", "given" : "D I Bandar", "non-dropping-particle" : "", "parse-names" : false, "suffix" : "" } ], "id" : "ITEM-1", "issued" : { "date-parts" : [ [ "2017" ] ] }, "page" : "187-194", "title" : "PERANCANGAN SISTEM E-DOCUMENT ADMINISTRASI LOGBOOK PENELITIAN PADA UNIT LAYANAN", "type" : "article-journal" }, "uris" : [ "http://www.mendeley.com/documents/?uuid=c1ae29bb-3fbe-4c38-9543-60aa6b41ed78" ] } ], "mendeley" : { "formattedCitation" : "(Darmajaya &amp; Lampung, 2017)", "plainTextFormattedCitation" : "(Darmajaya &amp; Lampung, 2017)", "previouslyFormattedCitation" : "(Darmajaya &amp; Lampung, 2017)" }, "properties" : {  }, "schema" : "https://github.com/citation-style-language/schema/raw/master/csl-citation.json" }</w:instrText>
      </w:r>
      <w:r w:rsidRPr="001069A2">
        <w:rPr>
          <w:noProof/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Darmajaya &amp; Lampung, 2017)</w:t>
      </w:r>
      <w:r w:rsidRPr="001069A2">
        <w:rPr>
          <w:noProof/>
          <w:sz w:val="24"/>
          <w:szCs w:val="24"/>
        </w:rPr>
        <w:fldChar w:fldCharType="end"/>
      </w:r>
      <w:r w:rsidRPr="001069A2">
        <w:rPr>
          <w:noProof/>
          <w:sz w:val="24"/>
          <w:szCs w:val="24"/>
        </w:rPr>
        <w:t xml:space="preserve">  Darmajaya, S. I. I. B., &amp; Lampung, D. I. B. (2017). Perancangan Sistem E-Document Administrasi Logbook Penelitian Pada Unit Layanan, 187–194.</w:t>
      </w:r>
    </w:p>
    <w:p w:rsidR="002D645B" w:rsidRPr="001069A2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t xml:space="preserve"> </w:t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Nasional", "given" : "Jurnal Kelautan", "non-dropping-particle" : "", "parse-names" : false, "suffix" : "" } ], "id" : "ITEM-1", "issue" : "3", "issued" : { "date-parts" : [ [ "2013" ] ] }, "page" : "101-110", "title" : "INTEGRASI SISTEM ELEKTRONIK LOG BOOK PENANGKAPAN IKAN ( ELPI ) DENGAN SISTEM PEMANTAUAN KAPAL PERIKANAN ( VMS ) UNTUK PEMBANGUNAN PERIKANAN BERKELANJUTAN INTEGRATION BETWEEN ELECTRONIC FISHING LOG BOOK SYSTEMS WITH VESSEL MONITORING SYSTEM FOR SUSTAINABLE FISHERIES DEVELOPMENT Hadhi Nugroho , Agus Sufyan dan Rudhy Akhwady", "type" : "article-journal", "volume" : "8" }, "uris" : [ "http://www.mendeley.com/documents/?uuid=67f09f0b-a4f5-4c71-b945-c78b213ef2ef" ] } ], "mendeley" : { "formattedCitation" : "(Nasional, 2013)", "plainTextFormattedCitation" : "(Nasional, 2013)", "previouslyFormattedCitation" : "(Nasional, 2013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Nasional, 2014</w:t>
      </w:r>
      <w:r w:rsidRPr="001069A2">
        <w:rPr>
          <w:noProof/>
          <w:sz w:val="24"/>
          <w:szCs w:val="24"/>
        </w:rPr>
        <w:t>)</w:t>
      </w: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 xml:space="preserve">ADDIN Mendeley Bibliography CSL_BIBLIOGRAPHY </w:instrText>
      </w:r>
      <w:r w:rsidRPr="001069A2"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Nasional, J. K. (2014</w:t>
      </w:r>
      <w:r w:rsidRPr="001069A2">
        <w:rPr>
          <w:noProof/>
          <w:sz w:val="24"/>
          <w:szCs w:val="24"/>
        </w:rPr>
        <w:t xml:space="preserve">). Integrasi Sistem Elektronik Log Book Penangkapan Ikan ( Elpi ) Dengan Sistem Pemantauan Kapal Perikanan ( Vms ) Untuk Pembangunan Perikanan Berkelanjutan Integration Between Electronic Fishing Log Book Systems With Vessel Monitoring System For Sustainable Fisheries Development Hadhi Nugroho , Agus Sufyan Dan Rudhy Akhwady, </w:t>
      </w:r>
      <w:r w:rsidRPr="001069A2">
        <w:rPr>
          <w:i/>
          <w:iCs/>
          <w:noProof/>
          <w:sz w:val="24"/>
          <w:szCs w:val="24"/>
        </w:rPr>
        <w:t>8</w:t>
      </w:r>
      <w:r w:rsidRPr="001069A2">
        <w:rPr>
          <w:noProof/>
          <w:sz w:val="24"/>
          <w:szCs w:val="24"/>
        </w:rPr>
        <w:t>(3), 101–110.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1069A2">
        <w:rPr>
          <w:sz w:val="24"/>
          <w:szCs w:val="24"/>
        </w:rPr>
        <w:fldChar w:fldCharType="end"/>
      </w:r>
      <w:r w:rsidRPr="001069A2">
        <w:rPr>
          <w:sz w:val="24"/>
          <w:szCs w:val="24"/>
        </w:rPr>
        <w:fldChar w:fldCharType="begin" w:fldLock="1"/>
      </w:r>
      <w:r w:rsidRPr="001069A2">
        <w:rPr>
          <w:sz w:val="24"/>
          <w:szCs w:val="24"/>
        </w:rPr>
        <w:instrText>ADDIN CSL_CITATION { "citationItems" : [ { "id" : "ITEM-1", "itemData" : { "author" : [ { "dropping-particle" : "", "family" : "Nugroho", "given" : "Hadhi", "non-dropping-particle" : "", "parse-names" : false, "suffix" : "" }, { "dropping-particle" : "", "family" : "Darmawan", "given" : "Adi", "non-dropping-particle" : "", "parse-names" : false, "suffix" : "" }, { "dropping-particle" : "", "family" : "Sufyan", "given" : "Agus", "non-dropping-particle" : "", "parse-names" : false, "suffix" : "" } ], "id" : "ITEM-1", "issued" : { "date-parts" : [ [ "2017" ] ] }, "title" : "IKAN BERBASIS WEB DESIGN OF INFORMATION SYSTEM FOR ELECTRONIC FISHING LOG BOOK WEB-BASED ABSTRAK PENDAHULUAN Pusat Pengkajian dan Perekayasaan Teknologi dan mengembangkan teknologi elektronik log book penangkapan ikan berbasis GPRS . Elektronik log disebut elektronik log book merupakan perangkat keras yang memiliki fungsi utama untuk input data tangkapan ikan secara elektronik ( Marzuki dan Nugroho , 2013 ). Perangkat keras elektronik Perangkat keras elektronik log book tersebut menggunakan layar sentuh untuk memasukkan dan menampilkan data . Fitur / format data pada Peraturan Menteri Kelautan dan Perikanan No . sehingga data yang harus dimasukkan oleh nelayan ke dalam elektronik log book adalah data kapal perikanan , data alat penangkapan ikan , data penangkapan ikan , yaitu rekam jejak kapal Prakiraan Daerah Penangkapan Ikan ( PPDPI ), log book . Selain data tangkapan ikan , alat ini juga dilengkapi dengan fitur rekam jejak kapal . Data jam , sehingga dapat diketahui pergerakan kapal pelabuhan . Semua data tersebut akan dikirim ke", "type" : "article-journal" }, "uris" : [ "http://www.mendeley.com/documents/?uuid=a18919c4-c924-4406-8ff7-90bf0e68011d" ] } ], "mendeley" : { "formattedCitation" : "(Nugroho, Darmawan, &amp; Sufyan, 2017)", "plainTextFormattedCitation" : "(Nugroho, Darmawan, &amp; Sufyan, 2017)", "previouslyFormattedCitation" : "(Nugroho, Darmawan, &amp; Sufyan, 2017)" }, "properties" : {  }, "schema" : "https://github.com/citation-style-language/schema/raw/master/csl-citation.json" }</w:instrText>
      </w:r>
      <w:r w:rsidRPr="001069A2">
        <w:rPr>
          <w:sz w:val="24"/>
          <w:szCs w:val="24"/>
        </w:rPr>
        <w:fldChar w:fldCharType="separate"/>
      </w:r>
      <w:r w:rsidRPr="001069A2">
        <w:rPr>
          <w:noProof/>
          <w:sz w:val="24"/>
          <w:szCs w:val="24"/>
        </w:rPr>
        <w:t>(Nugroho, Darmawan, &amp; Sufyan, 2017)</w:t>
      </w:r>
      <w:r w:rsidRPr="001069A2">
        <w:rPr>
          <w:sz w:val="24"/>
          <w:szCs w:val="24"/>
        </w:rPr>
        <w:fldChar w:fldCharType="end"/>
      </w:r>
      <w:r w:rsidRPr="00C17E98">
        <w:rPr>
          <w:sz w:val="24"/>
          <w:szCs w:val="24"/>
        </w:rPr>
        <w:fldChar w:fldCharType="begin" w:fldLock="1"/>
      </w:r>
      <w:r w:rsidRPr="00C17E98">
        <w:rPr>
          <w:sz w:val="24"/>
          <w:szCs w:val="24"/>
        </w:rPr>
        <w:instrText xml:space="preserve">ADDIN Mendeley Bibliography CSL_BIBLIOGRAPHY </w:instrText>
      </w:r>
      <w:r w:rsidRPr="00C17E98">
        <w:rPr>
          <w:sz w:val="24"/>
          <w:szCs w:val="24"/>
        </w:rPr>
        <w:fldChar w:fldCharType="separate"/>
      </w:r>
      <w:r w:rsidRPr="00C17E98">
        <w:rPr>
          <w:noProof/>
          <w:sz w:val="24"/>
          <w:szCs w:val="24"/>
        </w:rPr>
        <w:t xml:space="preserve">Nugroho, H., Darmawan, A., &amp; Sufyan, A. (2017). Ikan Berbasis Web Design Of Information System For Electronic Fishing Log </w:t>
      </w:r>
      <w:r w:rsidRPr="00C17E98">
        <w:rPr>
          <w:noProof/>
          <w:sz w:val="24"/>
          <w:szCs w:val="24"/>
        </w:rPr>
        <w:lastRenderedPageBreak/>
        <w:t>Book Web-Based Abstrak Pendahuluan Pusat Pengkajian Dan Perekayasaan Teknologi Dan Mengembangkan Teknologi Elektronik Log Book Penangkapan Ikan Berbasis Gprs.</w:t>
      </w:r>
    </w:p>
    <w:p w:rsidR="002D645B" w:rsidRPr="00C17E98" w:rsidRDefault="002D645B" w:rsidP="002D645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after="160" w:line="360" w:lineRule="auto"/>
        <w:ind w:left="567" w:hanging="567"/>
        <w:jc w:val="both"/>
        <w:rPr>
          <w:noProof/>
          <w:sz w:val="24"/>
          <w:szCs w:val="24"/>
        </w:rPr>
      </w:pPr>
      <w:r w:rsidRPr="00C17E98">
        <w:rPr>
          <w:sz w:val="24"/>
          <w:szCs w:val="24"/>
        </w:rPr>
        <w:fldChar w:fldCharType="begin" w:fldLock="1"/>
      </w:r>
      <w:r w:rsidRPr="00C17E98">
        <w:rPr>
          <w:sz w:val="24"/>
          <w:szCs w:val="24"/>
        </w:rPr>
        <w:instrText>ADDIN CSL_CITATION { "citationItems" : [ { "id" : "ITEM-1", "itemData" : { "author" : [ { "dropping-particle" : "", "family" : "Marpaung", "given" : "Marudut", "non-dropping-particle" : "", "parse-names" : false, "suffix" : "" } ], "id" : "ITEM-1", "issue" : "April", "issued" : { "date-parts" : [ [ "2014" ] ] }, "title" : "PENGARUH KEPEMIMPINAN DAN TEAM WORK", "type" : "article-journal", "volume" : "2" }, "uris" : [ "http://www.mendeley.com/documents/?uuid=d3ac7c68-00c8-4316-989b-dadefd9fe011" ] } ], "mendeley" : { "formattedCitation" : "(Marpaung, 2014)", "plainTextFormattedCitation" : "(Marpaung, 2014)", "previouslyFormattedCitation" : "(Marpaung, 2014)" }, "properties" : {  }, "schema" : "https://github.com/citation-style-language/schema/raw/master/csl-citation.json" }</w:instrText>
      </w:r>
      <w:r w:rsidRPr="00C17E98">
        <w:rPr>
          <w:sz w:val="24"/>
          <w:szCs w:val="24"/>
        </w:rPr>
        <w:fldChar w:fldCharType="separate"/>
      </w:r>
      <w:r w:rsidRPr="00C17E98">
        <w:rPr>
          <w:noProof/>
          <w:sz w:val="24"/>
          <w:szCs w:val="24"/>
        </w:rPr>
        <w:t>(Marpaung, 2014)</w:t>
      </w:r>
      <w:r w:rsidRPr="00C17E98">
        <w:rPr>
          <w:sz w:val="24"/>
          <w:szCs w:val="24"/>
        </w:rPr>
        <w:fldChar w:fldCharType="end"/>
      </w:r>
      <w:r w:rsidRPr="00C17E98">
        <w:rPr>
          <w:sz w:val="24"/>
          <w:szCs w:val="24"/>
        </w:rPr>
        <w:fldChar w:fldCharType="begin" w:fldLock="1"/>
      </w:r>
      <w:r w:rsidRPr="00C17E98">
        <w:rPr>
          <w:sz w:val="24"/>
          <w:szCs w:val="24"/>
        </w:rPr>
        <w:instrText xml:space="preserve">ADDIN Mendeley Bibliography CSL_BIBLIOGRAPHY </w:instrText>
      </w:r>
      <w:r w:rsidRPr="00C17E98">
        <w:rPr>
          <w:sz w:val="24"/>
          <w:szCs w:val="24"/>
        </w:rPr>
        <w:fldChar w:fldCharType="separate"/>
      </w:r>
      <w:r w:rsidRPr="00C17E98">
        <w:rPr>
          <w:noProof/>
          <w:sz w:val="24"/>
          <w:szCs w:val="24"/>
        </w:rPr>
        <w:t xml:space="preserve">Marpaung, M. (2014). Pengaruh Kepemimpinan Dan Team Work, </w:t>
      </w:r>
      <w:r w:rsidRPr="00C17E98">
        <w:rPr>
          <w:i/>
          <w:iCs/>
          <w:noProof/>
          <w:sz w:val="24"/>
          <w:szCs w:val="24"/>
        </w:rPr>
        <w:t>2</w:t>
      </w:r>
      <w:r w:rsidRPr="00C17E98">
        <w:rPr>
          <w:noProof/>
          <w:sz w:val="24"/>
          <w:szCs w:val="24"/>
        </w:rPr>
        <w:t>(April).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sz w:val="24"/>
          <w:szCs w:val="24"/>
          <w:lang w:val="id-ID"/>
        </w:rPr>
      </w:pPr>
      <w:r w:rsidRPr="00C17E98">
        <w:rPr>
          <w:sz w:val="24"/>
          <w:szCs w:val="24"/>
        </w:rPr>
        <w:fldChar w:fldCharType="end"/>
      </w:r>
      <w:r w:rsidRPr="00C17E98">
        <w:rPr>
          <w:sz w:val="24"/>
          <w:szCs w:val="24"/>
          <w:lang w:val="id-ID"/>
        </w:rPr>
        <w:t xml:space="preserve"> PT. Pos Indonesia. 2012. </w:t>
      </w:r>
      <w:r w:rsidRPr="00C17E98">
        <w:rPr>
          <w:i/>
          <w:sz w:val="24"/>
          <w:szCs w:val="24"/>
          <w:lang w:val="id-ID"/>
        </w:rPr>
        <w:t xml:space="preserve">Sejarah dan Perkembangan PT. Pos Indonesia (Persero). </w:t>
      </w:r>
      <w:r w:rsidRPr="00C17E98">
        <w:rPr>
          <w:sz w:val="24"/>
          <w:szCs w:val="24"/>
          <w:lang w:val="id-ID"/>
        </w:rPr>
        <w:t>Jakarta: posindonesia.co.id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sz w:val="24"/>
          <w:szCs w:val="24"/>
          <w:lang w:val="id-ID"/>
        </w:rPr>
      </w:pPr>
      <w:r w:rsidRPr="00C17E98">
        <w:rPr>
          <w:sz w:val="24"/>
          <w:szCs w:val="24"/>
          <w:lang w:val="id-ID"/>
        </w:rPr>
        <w:t xml:space="preserve">PT. Pos Indonesia. 2018. </w:t>
      </w:r>
      <w:r w:rsidRPr="00C17E98">
        <w:rPr>
          <w:i/>
          <w:sz w:val="24"/>
          <w:szCs w:val="24"/>
          <w:lang w:val="id-ID"/>
        </w:rPr>
        <w:t xml:space="preserve">Struktur Organisasi Direktorat Sumber Daya Manusia dan Job Description. </w:t>
      </w:r>
      <w:r w:rsidRPr="00C17E98">
        <w:rPr>
          <w:sz w:val="24"/>
          <w:szCs w:val="24"/>
          <w:lang w:val="id-ID"/>
        </w:rPr>
        <w:t>Jakarta : Direktorat Sumber Daya Manusia.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i/>
          <w:noProof/>
          <w:sz w:val="24"/>
          <w:szCs w:val="24"/>
          <w:lang w:val="id-ID"/>
        </w:rPr>
      </w:pPr>
      <w:r w:rsidRPr="00C17E98">
        <w:rPr>
          <w:sz w:val="24"/>
          <w:szCs w:val="24"/>
          <w:lang w:val="id-ID"/>
        </w:rPr>
        <w:t xml:space="preserve">PT. Pos Indonesia. 2018. </w:t>
      </w:r>
      <w:r w:rsidRPr="00C17E98">
        <w:rPr>
          <w:i/>
          <w:sz w:val="24"/>
          <w:szCs w:val="24"/>
          <w:lang w:val="id-ID"/>
        </w:rPr>
        <w:t xml:space="preserve">Tanggung Jawab Divisi Career dan Performance Management. </w:t>
      </w:r>
      <w:r w:rsidRPr="00C17E98">
        <w:rPr>
          <w:sz w:val="24"/>
          <w:szCs w:val="24"/>
          <w:lang w:val="id-ID"/>
        </w:rPr>
        <w:t xml:space="preserve">Jakarta: Divisi </w:t>
      </w:r>
      <w:r w:rsidRPr="00C17E98">
        <w:rPr>
          <w:i/>
          <w:sz w:val="24"/>
          <w:szCs w:val="24"/>
          <w:lang w:val="id-ID"/>
        </w:rPr>
        <w:t xml:space="preserve">Career </w:t>
      </w:r>
      <w:r w:rsidRPr="00C17E98">
        <w:rPr>
          <w:sz w:val="24"/>
          <w:szCs w:val="24"/>
          <w:lang w:val="id-ID"/>
        </w:rPr>
        <w:t xml:space="preserve">dan </w:t>
      </w:r>
      <w:r w:rsidRPr="00C17E98">
        <w:rPr>
          <w:i/>
          <w:sz w:val="24"/>
          <w:szCs w:val="24"/>
          <w:lang w:val="id-ID"/>
        </w:rPr>
        <w:t>Performance Management.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rPr>
          <w:sz w:val="24"/>
          <w:szCs w:val="24"/>
          <w:lang w:val="id-ID"/>
        </w:rPr>
      </w:pPr>
      <w:r w:rsidRPr="00C17E98">
        <w:rPr>
          <w:sz w:val="24"/>
          <w:szCs w:val="24"/>
        </w:rPr>
        <w:fldChar w:fldCharType="end"/>
      </w:r>
      <w:r w:rsidRPr="00C17E98">
        <w:rPr>
          <w:sz w:val="24"/>
          <w:szCs w:val="24"/>
          <w:lang w:val="id-ID"/>
        </w:rPr>
        <w:t>PT. Pos Indonesia. 2018. Tanggung Jawab Divisi Talent Management. Jakarta: Divisi Talent Management.</w:t>
      </w:r>
    </w:p>
    <w:p w:rsidR="002D645B" w:rsidRPr="00C17E98" w:rsidRDefault="002D645B" w:rsidP="002D645B">
      <w:pPr>
        <w:pStyle w:val="ListParagraph"/>
        <w:numPr>
          <w:ilvl w:val="0"/>
          <w:numId w:val="2"/>
        </w:numPr>
        <w:spacing w:line="360" w:lineRule="auto"/>
        <w:ind w:left="567" w:hanging="567"/>
        <w:jc w:val="both"/>
        <w:rPr>
          <w:sz w:val="24"/>
          <w:szCs w:val="24"/>
          <w:lang w:val="id-ID"/>
        </w:rPr>
      </w:pPr>
      <w:r w:rsidRPr="00C17E98">
        <w:rPr>
          <w:sz w:val="24"/>
          <w:szCs w:val="24"/>
          <w:lang w:val="id-ID"/>
        </w:rPr>
        <w:t>A. Susila and . R. Taufiq, "penerapan metode analytical heirarchy process (ahp) dalam sistem pendukung keputusan (spk) pemensiunan pada badan kepegawaian dan pengembangan sumber daya manusia kota tangerang," prosiding sintak , vol. 2, pp. 499-506, 2018.</w:t>
      </w:r>
    </w:p>
    <w:p w:rsidR="009032F3" w:rsidRPr="001069A2" w:rsidRDefault="009032F3" w:rsidP="00B334CA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:rsidR="0033280D" w:rsidRPr="001069A2" w:rsidRDefault="0033280D" w:rsidP="001069A2">
      <w:pPr>
        <w:tabs>
          <w:tab w:val="left" w:pos="1530"/>
        </w:tabs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sectPr w:rsidR="0033280D" w:rsidRPr="001069A2" w:rsidSect="00763973">
      <w:pgSz w:w="11906" w:h="16838"/>
      <w:pgMar w:top="1440" w:right="1440" w:bottom="1440" w:left="1440" w:header="708" w:footer="708" w:gutter="0"/>
      <w:pgNumType w:start="15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168D1" w:rsidRDefault="001168D1" w:rsidP="00763973">
      <w:pPr>
        <w:spacing w:after="0" w:line="240" w:lineRule="auto"/>
      </w:pPr>
      <w:r>
        <w:separator/>
      </w:r>
    </w:p>
  </w:endnote>
  <w:endnote w:type="continuationSeparator" w:id="0">
    <w:p w:rsidR="001168D1" w:rsidRDefault="001168D1" w:rsidP="007639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168D1" w:rsidRDefault="001168D1" w:rsidP="00763973">
      <w:pPr>
        <w:spacing w:after="0" w:line="240" w:lineRule="auto"/>
      </w:pPr>
      <w:r>
        <w:separator/>
      </w:r>
    </w:p>
  </w:footnote>
  <w:footnote w:type="continuationSeparator" w:id="0">
    <w:p w:rsidR="001168D1" w:rsidRDefault="001168D1" w:rsidP="007639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5602B6"/>
    <w:multiLevelType w:val="hybridMultilevel"/>
    <w:tmpl w:val="0CD6C6BE"/>
    <w:lvl w:ilvl="0" w:tplc="612EADBC">
      <w:start w:val="1"/>
      <w:numFmt w:val="decimal"/>
      <w:lvlText w:val="[%1]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C76205C"/>
    <w:multiLevelType w:val="hybridMultilevel"/>
    <w:tmpl w:val="44224444"/>
    <w:lvl w:ilvl="0" w:tplc="5BD2EC9E">
      <w:start w:val="1"/>
      <w:numFmt w:val="decimal"/>
      <w:lvlText w:val="%1."/>
      <w:lvlJc w:val="left"/>
      <w:pPr>
        <w:ind w:left="100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5FF6"/>
    <w:rsid w:val="000D2B6A"/>
    <w:rsid w:val="001069A2"/>
    <w:rsid w:val="001168D1"/>
    <w:rsid w:val="00152C97"/>
    <w:rsid w:val="001956DC"/>
    <w:rsid w:val="001E0C81"/>
    <w:rsid w:val="00272B0E"/>
    <w:rsid w:val="002C42A5"/>
    <w:rsid w:val="002D645B"/>
    <w:rsid w:val="003327B8"/>
    <w:rsid w:val="0033280D"/>
    <w:rsid w:val="00390466"/>
    <w:rsid w:val="00403AF6"/>
    <w:rsid w:val="005076EB"/>
    <w:rsid w:val="00522813"/>
    <w:rsid w:val="00565F1A"/>
    <w:rsid w:val="00595D96"/>
    <w:rsid w:val="005C0080"/>
    <w:rsid w:val="006C234E"/>
    <w:rsid w:val="00741BF9"/>
    <w:rsid w:val="00751798"/>
    <w:rsid w:val="0075210B"/>
    <w:rsid w:val="00763973"/>
    <w:rsid w:val="008A1AB2"/>
    <w:rsid w:val="008A5D79"/>
    <w:rsid w:val="008C1AEB"/>
    <w:rsid w:val="008E14CE"/>
    <w:rsid w:val="009032F3"/>
    <w:rsid w:val="00975DEB"/>
    <w:rsid w:val="00977E10"/>
    <w:rsid w:val="009C180B"/>
    <w:rsid w:val="00B30DFB"/>
    <w:rsid w:val="00B334CA"/>
    <w:rsid w:val="00B613CF"/>
    <w:rsid w:val="00C2745E"/>
    <w:rsid w:val="00CE0F50"/>
    <w:rsid w:val="00D94355"/>
    <w:rsid w:val="00DC6693"/>
    <w:rsid w:val="00E01E84"/>
    <w:rsid w:val="00E139D7"/>
    <w:rsid w:val="00FB5FF6"/>
    <w:rsid w:val="00FC55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C368DED-CE75-4C3D-B23A-322455F780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5FF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B5FF6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ListParagraphChar">
    <w:name w:val="List Paragraph Char"/>
    <w:link w:val="ListParagraph"/>
    <w:uiPriority w:val="34"/>
    <w:locked/>
    <w:rsid w:val="00FB5FF6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639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3973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639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3973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EA7D8A-A352-472A-A40F-E764F8A3EE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3</Pages>
  <Words>4658</Words>
  <Characters>26554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dila KelanaRahmat</dc:creator>
  <cp:keywords/>
  <dc:description/>
  <cp:lastModifiedBy>Fadila KelanaRahmat</cp:lastModifiedBy>
  <cp:revision>18</cp:revision>
  <dcterms:created xsi:type="dcterms:W3CDTF">2019-10-30T01:37:00Z</dcterms:created>
  <dcterms:modified xsi:type="dcterms:W3CDTF">2020-01-06T05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9ee8c09-79c1-3960-930b-b6d25cf79fa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